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1AA62761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EE7D1A">
        <w:rPr>
          <w:b/>
          <w:color w:val="000000"/>
          <w:lang w:val="en-CA"/>
        </w:rPr>
        <w:t>2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</w:t>
      </w:r>
      <w:r w:rsidR="00336F98">
        <w:rPr>
          <w:b/>
          <w:color w:val="000000"/>
          <w:lang w:val="en-CA"/>
        </w:rPr>
        <w:t>1</w:t>
      </w:r>
      <w:r w:rsidR="00040745">
        <w:rPr>
          <w:b/>
          <w:color w:val="000000"/>
          <w:lang w:val="en-CA"/>
        </w:rPr>
        <w:t>,</w:t>
      </w:r>
      <w:r w:rsidR="00A718CA">
        <w:rPr>
          <w:b/>
          <w:color w:val="000000"/>
          <w:lang w:val="en-CA"/>
        </w:rPr>
        <w:t>9</w:t>
      </w:r>
      <w:r w:rsidR="00EE7D1A">
        <w:rPr>
          <w:b/>
          <w:color w:val="000000"/>
          <w:lang w:val="en-CA"/>
        </w:rPr>
        <w:t>95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661504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>
                <w:rPr>
                  <w:rStyle w:val="Hyperlink"/>
                </w:rPr>
                <w:t>Awwwa</w:t>
              </w:r>
              <w:proofErr w:type="spellStart"/>
              <w:r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31664B">
              <w:rPr>
                <w:i/>
                <w:iCs/>
                <w:color w:val="000000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>
              <w:rPr>
                <w:rStyle w:val="Hyperlink"/>
                <w:i/>
              </w:rPr>
              <w:t>r</w:t>
            </w:r>
            <w:proofErr w:type="spellStart"/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proofErr w:type="spellStart"/>
              <w:r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1DA8" w:rsidRPr="00661504" w14:paraId="1C03B456" w14:textId="77777777" w:rsidTr="00260E42">
        <w:tc>
          <w:tcPr>
            <w:tcW w:w="1458" w:type="dxa"/>
          </w:tcPr>
          <w:p w14:paraId="7227FA5D" w14:textId="5260BD99" w:rsidR="00EA1DA8" w:rsidRDefault="00EA1DA8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2BCB1F5" w14:textId="41CD6505" w:rsidR="00EA1DA8" w:rsidRPr="00EA1DA8" w:rsidRDefault="00EA1DA8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nadian Artificial Intelligence Safety Institute (CAISI)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talyst Grant, </w:t>
            </w: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adian Institute for Advanced Research (CIFAR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 xml:space="preserve">Democratizing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h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 xml:space="preserve">uman-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>ngagement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(co-PI with Golnoosh Farnadi; CAD$100,000) </w:t>
            </w:r>
          </w:p>
        </w:tc>
      </w:tr>
      <w:tr w:rsidR="00554C8B" w:rsidRPr="00661504" w14:paraId="537C977A" w14:textId="77777777" w:rsidTr="00260E42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712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554C8B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proofErr w:type="gramStart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</w:t>
            </w:r>
            <w:proofErr w:type="gramEnd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661504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66150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661504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661504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661504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661504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661504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661504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661504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661504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661504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661504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661504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661504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661504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661504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661504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661504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661504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661504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661504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661504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661504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661504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661504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661504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4D1705CB" w14:textId="74633F75" w:rsidR="005D2B2E" w:rsidRPr="00504887" w:rsidRDefault="005D2B2E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5D2B2E">
        <w:rPr>
          <w:lang w:val="en-CA"/>
        </w:rPr>
        <w:t xml:space="preserve">Peetz, J., </w:t>
      </w:r>
      <w:r w:rsidRPr="00504887">
        <w:rPr>
          <w:bCs/>
          <w:u w:val="single"/>
        </w:rPr>
        <w:t>Sullivan</w:t>
      </w:r>
      <w:r w:rsidRPr="00504887">
        <w:rPr>
          <w:bCs/>
          <w:u w:val="single"/>
          <w:lang w:val="en-CA"/>
        </w:rPr>
        <w:t>, M</w:t>
      </w:r>
      <w:r w:rsidRPr="005D2B2E">
        <w:rPr>
          <w:bCs/>
          <w:lang w:val="en-CA"/>
        </w:rPr>
        <w:t xml:space="preserve">., </w:t>
      </w:r>
      <w:r w:rsidRPr="00504887">
        <w:rPr>
          <w:bCs/>
          <w:u w:val="single"/>
        </w:rPr>
        <w:t>Davydenko</w:t>
      </w:r>
      <w:r w:rsidRPr="00504887">
        <w:rPr>
          <w:bCs/>
          <w:u w:val="single"/>
          <w:lang w:val="en-CA"/>
        </w:rPr>
        <w:t>, M</w:t>
      </w:r>
      <w:r w:rsidRPr="005D2B2E">
        <w:rPr>
          <w:bCs/>
          <w:lang w:val="en-CA"/>
        </w:rPr>
        <w:t>., &amp; Grossmann, I. (in press)</w:t>
      </w:r>
      <w:r>
        <w:rPr>
          <w:bCs/>
          <w:lang w:val="en-CA"/>
        </w:rPr>
        <w:t>.</w:t>
      </w:r>
      <w:r w:rsidRPr="005D2B2E">
        <w:rPr>
          <w:bCs/>
        </w:rPr>
        <w:t xml:space="preserve"> </w:t>
      </w:r>
      <w:r w:rsidRPr="005D2B2E">
        <w:t xml:space="preserve">Goal </w:t>
      </w:r>
      <w:r w:rsidR="00504887">
        <w:rPr>
          <w:lang w:val="en-US"/>
        </w:rPr>
        <w:t>c</w:t>
      </w:r>
      <w:r w:rsidRPr="005D2B2E">
        <w:t xml:space="preserve">ognition at the </w:t>
      </w:r>
      <w:r w:rsidR="00504887">
        <w:rPr>
          <w:lang w:val="en-US"/>
        </w:rPr>
        <w:t>b</w:t>
      </w:r>
      <w:r w:rsidRPr="005D2B2E">
        <w:t xml:space="preserve">eginning and the </w:t>
      </w:r>
      <w:r w:rsidR="00504887">
        <w:rPr>
          <w:lang w:val="en-US"/>
        </w:rPr>
        <w:t>e</w:t>
      </w:r>
      <w:r w:rsidRPr="005D2B2E">
        <w:t xml:space="preserve">nd of the </w:t>
      </w:r>
      <w:r w:rsidR="00504887">
        <w:rPr>
          <w:lang w:val="en-US"/>
        </w:rPr>
        <w:t>d</w:t>
      </w:r>
      <w:r w:rsidRPr="005D2B2E">
        <w:t>ay</w:t>
      </w:r>
      <w:r w:rsidR="00504887">
        <w:rPr>
          <w:lang w:val="en-US"/>
        </w:rPr>
        <w:t xml:space="preserve">. </w:t>
      </w:r>
      <w:r w:rsidR="00504887" w:rsidRPr="00504887">
        <w:rPr>
          <w:i/>
          <w:iCs/>
          <w:lang w:val="en-US"/>
        </w:rPr>
        <w:t>Collabra</w:t>
      </w:r>
      <w:r w:rsidR="00504887">
        <w:rPr>
          <w:lang w:val="en-US"/>
        </w:rPr>
        <w:t xml:space="preserve">. </w:t>
      </w:r>
      <w:r w:rsidR="00504887" w:rsidRPr="00661504">
        <w:rPr>
          <w:b/>
          <w:color w:val="000000"/>
          <w:shd w:val="clear" w:color="auto" w:fill="FFFFFF"/>
          <w:lang w:val="en-CA"/>
        </w:rPr>
        <w:t>(</w:t>
      </w:r>
      <w:r w:rsidR="00504887">
        <w:rPr>
          <w:b/>
          <w:color w:val="000000"/>
          <w:shd w:val="clear" w:color="auto" w:fill="FFFFFF"/>
          <w:lang w:val="en-CA"/>
        </w:rPr>
        <w:t>3.02</w:t>
      </w:r>
      <w:r w:rsidR="00504887" w:rsidRPr="00661504">
        <w:rPr>
          <w:b/>
          <w:color w:val="000000"/>
          <w:shd w:val="clear" w:color="auto" w:fill="FFFFFF"/>
          <w:lang w:val="en-CA"/>
        </w:rPr>
        <w:t>)</w:t>
      </w:r>
    </w:p>
    <w:p w14:paraId="47E798BE" w14:textId="77777777" w:rsidR="005D2B2E" w:rsidRPr="005D2B2E" w:rsidRDefault="005D2B2E" w:rsidP="00096D1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20B2A12" w14:textId="4752C331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lastRenderedPageBreak/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4" w:history="1">
        <w:r w:rsidRPr="006C2B05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5269DE97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 xml:space="preserve">.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F00316">
        <w:t>, </w:t>
      </w:r>
      <w:r w:rsidR="00F00316" w:rsidRPr="00F00316">
        <w:rPr>
          <w:i/>
          <w:iCs/>
        </w:rPr>
        <w:t>33</w:t>
      </w:r>
      <w:r w:rsidR="00F00316" w:rsidRPr="00F00316">
        <w:t>(4), 261-269.</w:t>
      </w:r>
      <w:r>
        <w:rPr>
          <w:lang w:val="en-US"/>
        </w:rPr>
        <w:t xml:space="preserve"> </w:t>
      </w:r>
      <w:hyperlink r:id="rId45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6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7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proofErr w:type="spellStart"/>
      <w:r w:rsidRPr="0085623C">
        <w:rPr>
          <w:u w:val="single"/>
          <w:lang w:val="en-CA"/>
        </w:rPr>
        <w:t>Kachhiyapatel</w:t>
      </w:r>
      <w:proofErr w:type="spellEnd"/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B10C26">
        <w:rPr>
          <w:u w:val="single"/>
        </w:rPr>
        <w:t>Rudnev, M</w:t>
      </w:r>
      <w:r>
        <w:t>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Pr="00545C35">
        <w:rPr>
          <w:b/>
          <w:bCs/>
        </w:rPr>
        <w:t>Grossmann, I.</w:t>
      </w:r>
      <w:r w:rsidRPr="006A672F">
        <w:rPr>
          <w:lang w:val="en-US"/>
        </w:rPr>
        <w:t>*</w:t>
      </w:r>
      <w:r w:rsidRPr="00545C35">
        <w:t xml:space="preserve"> (</w:t>
      </w:r>
      <w:r>
        <w:rPr>
          <w:lang w:val="en-US"/>
        </w:rPr>
        <w:t>2024</w:t>
      </w:r>
      <w:r w:rsidRPr="00545C35">
        <w:t xml:space="preserve">). </w:t>
      </w:r>
      <w:r w:rsidRPr="006C0F09">
        <w:t xml:space="preserve">Dimensions of </w:t>
      </w:r>
      <w:r>
        <w:rPr>
          <w:lang w:val="en-US"/>
        </w:rPr>
        <w:t>w</w:t>
      </w:r>
      <w:r w:rsidRPr="006C0F09">
        <w:t xml:space="preserve">isdom </w:t>
      </w:r>
      <w:r>
        <w:rPr>
          <w:lang w:val="en-US"/>
        </w:rPr>
        <w:t>p</w:t>
      </w:r>
      <w:r w:rsidRPr="006C0F09">
        <w:t xml:space="preserve">erception </w:t>
      </w:r>
      <w:r>
        <w:rPr>
          <w:lang w:val="en-US"/>
        </w:rPr>
        <w:t>a</w:t>
      </w:r>
      <w:r w:rsidRPr="006C0F09">
        <w:t xml:space="preserve">cross </w:t>
      </w:r>
      <w:r>
        <w:rPr>
          <w:lang w:val="en-US"/>
        </w:rPr>
        <w:t>t</w:t>
      </w:r>
      <w:r w:rsidRPr="006C0F09">
        <w:t xml:space="preserve">welve </w:t>
      </w:r>
      <w:r>
        <w:rPr>
          <w:lang w:val="en-US"/>
        </w:rPr>
        <w:t>c</w:t>
      </w:r>
      <w:r w:rsidRPr="006C0F09">
        <w:t xml:space="preserve">ountries on </w:t>
      </w:r>
      <w:r>
        <w:rPr>
          <w:lang w:val="en-US"/>
        </w:rPr>
        <w:t>f</w:t>
      </w:r>
      <w:r w:rsidRPr="006C0F09">
        <w:t xml:space="preserve">ive </w:t>
      </w:r>
      <w:r>
        <w:rPr>
          <w:lang w:val="en-US"/>
        </w:rPr>
        <w:t>c</w:t>
      </w:r>
      <w:r w:rsidRPr="006C0F09">
        <w:t>ontinents</w:t>
      </w:r>
      <w:r w:rsidRPr="00545C35">
        <w:t xml:space="preserve">. </w:t>
      </w:r>
      <w:r>
        <w:rPr>
          <w:i/>
          <w:iCs/>
          <w:lang w:val="en-US"/>
        </w:rPr>
        <w:t xml:space="preserve">Nature Communications. </w:t>
      </w:r>
      <w:hyperlink r:id="rId48" w:history="1">
        <w:r w:rsidRPr="00692885">
          <w:rPr>
            <w:rStyle w:val="Hyperlink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49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</w:t>
      </w:r>
      <w:proofErr w:type="spellStart"/>
      <w:r w:rsidRPr="006C0F09">
        <w:rPr>
          <w:lang w:val="en-CA"/>
        </w:rPr>
        <w:t>Reitmann</w:t>
      </w:r>
      <w:proofErr w:type="spellEnd"/>
      <w:r w:rsidRPr="006C0F09">
        <w:rPr>
          <w:lang w:val="en-CA"/>
        </w:rPr>
        <w:t xml:space="preserve">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 xml:space="preserve">Acta </w:t>
      </w:r>
      <w:proofErr w:type="spellStart"/>
      <w:r w:rsidRPr="00AD6D2E">
        <w:rPr>
          <w:i/>
          <w:iCs/>
          <w:lang w:val="de-DE"/>
        </w:rPr>
        <w:t>Psychologica</w:t>
      </w:r>
      <w:proofErr w:type="spellEnd"/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0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7" w:name="_Hlk149552851"/>
      <w:r w:rsidRPr="00697047">
        <w:rPr>
          <w:b/>
          <w:bCs/>
          <w:lang w:val="en-CA"/>
        </w:rPr>
        <w:lastRenderedPageBreak/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1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7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8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2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9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9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799"/>
      <w:bookmarkStart w:id="21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lastRenderedPageBreak/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1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2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8278AC">
        <w:rPr>
          <w:u w:val="single"/>
          <w:lang w:val="en-CA"/>
        </w:rPr>
        <w:t>Dorfman, A.</w:t>
      </w:r>
      <w:r w:rsidRPr="008278AC">
        <w:rPr>
          <w:lang w:val="en-CA"/>
        </w:rPr>
        <w:t xml:space="preserve">, </w:t>
      </w:r>
      <w:r w:rsidRPr="008278AC">
        <w:rPr>
          <w:u w:val="single"/>
          <w:lang w:val="en-CA"/>
        </w:rPr>
        <w:t>Oakes, H.</w:t>
      </w:r>
      <w:r w:rsidRPr="008278AC">
        <w:rPr>
          <w:lang w:val="en-CA"/>
        </w:rPr>
        <w:t xml:space="preserve">, </w:t>
      </w:r>
      <w:r w:rsidRPr="008278AC">
        <w:rPr>
          <w:u w:val="single"/>
          <w:lang w:val="en-CA"/>
        </w:rPr>
        <w:t>Santos, H. C</w:t>
      </w:r>
      <w:r w:rsidRPr="008278AC">
        <w:rPr>
          <w:lang w:val="en-CA"/>
        </w:rPr>
        <w:t>.</w:t>
      </w:r>
      <w:r w:rsidRPr="008278AC">
        <w:rPr>
          <w:b/>
          <w:lang w:val="en-CA"/>
        </w:rPr>
        <w:t xml:space="preserve"> &amp; Grossmann, I.</w:t>
      </w:r>
      <w:r w:rsidRPr="008278AC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3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3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4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</w:t>
      </w:r>
      <w:proofErr w:type="spellStart"/>
      <w:r w:rsidRPr="005B14C2">
        <w:rPr>
          <w:lang w:val="en-CA"/>
        </w:rPr>
        <w:t>Sorokowski</w:t>
      </w:r>
      <w:proofErr w:type="spellEnd"/>
      <w:r w:rsidRPr="005B14C2">
        <w:rPr>
          <w:lang w:val="en-CA"/>
        </w:rPr>
        <w:t xml:space="preserve">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5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A718CA">
        <w:rPr>
          <w:b/>
          <w:lang w:val="de-DE"/>
        </w:rPr>
        <w:t>Grossmann, I</w:t>
      </w:r>
      <w:r w:rsidRPr="00A718CA">
        <w:rPr>
          <w:lang w:val="de-DE"/>
        </w:rPr>
        <w:t xml:space="preserve">., Eibach, R. P., </w:t>
      </w:r>
      <w:r w:rsidRPr="00A718CA">
        <w:rPr>
          <w:u w:val="single"/>
          <w:lang w:val="de-DE"/>
        </w:rPr>
        <w:t>Koyama, J</w:t>
      </w:r>
      <w:r w:rsidRPr="00A718CA">
        <w:rPr>
          <w:lang w:val="de-DE"/>
        </w:rPr>
        <w:t>., &amp;</w:t>
      </w:r>
      <w:r w:rsidRPr="00A718CA">
        <w:rPr>
          <w:u w:val="single"/>
          <w:lang w:val="de-DE"/>
        </w:rPr>
        <w:t xml:space="preserve"> </w:t>
      </w:r>
      <w:proofErr w:type="spellStart"/>
      <w:r w:rsidRPr="00A718CA">
        <w:rPr>
          <w:u w:val="single"/>
          <w:lang w:val="de-DE"/>
        </w:rPr>
        <w:t>Sahi</w:t>
      </w:r>
      <w:proofErr w:type="spellEnd"/>
      <w:r w:rsidRPr="00A718CA">
        <w:rPr>
          <w:u w:val="single"/>
          <w:lang w:val="de-DE"/>
        </w:rPr>
        <w:t>, Q</w:t>
      </w:r>
      <w:r w:rsidRPr="00A718CA">
        <w:rPr>
          <w:lang w:val="de-DE"/>
        </w:rPr>
        <w:t xml:space="preserve">. (2020). </w:t>
      </w:r>
      <w:bookmarkStart w:id="26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6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5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7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7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8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9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Klackl</w:t>
      </w:r>
      <w:proofErr w:type="spellEnd"/>
      <w:r w:rsidRPr="00661504">
        <w:rPr>
          <w:rFonts w:eastAsia="Calibri"/>
          <w:u w:val="single"/>
          <w:lang w:val="en-CA" w:eastAsia="en-US"/>
        </w:rPr>
        <w:t>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</w:t>
      </w:r>
      <w:r w:rsidRPr="00661504">
        <w:rPr>
          <w:rFonts w:eastAsia="Calibri"/>
          <w:lang w:val="en-CA" w:eastAsia="en-US"/>
        </w:rPr>
        <w:lastRenderedPageBreak/>
        <w:t xml:space="preserve">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8"/>
    <w:bookmarkEnd w:id="29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0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0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Allroggen, M., Brecheen, </w:t>
      </w:r>
      <w:r w:rsidRPr="00661504">
        <w:rPr>
          <w:lang w:val="en-CA"/>
        </w:rPr>
        <w:lastRenderedPageBreak/>
        <w:t xml:space="preserve">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1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1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rFonts w:eastAsia="Calibri"/>
          <w:b/>
          <w:lang w:val="en-CA" w:eastAsia="en-US"/>
        </w:rPr>
        <w:t xml:space="preserve">Grossmann, I. </w:t>
      </w:r>
      <w:r w:rsidRPr="00AD6D2E">
        <w:rPr>
          <w:rFonts w:eastAsia="Calibri"/>
          <w:lang w:val="en-CA" w:eastAsia="en-US"/>
        </w:rPr>
        <w:t>&amp;</w:t>
      </w:r>
      <w:r w:rsidRPr="00AD6D2E">
        <w:rPr>
          <w:rFonts w:eastAsia="Calibri"/>
          <w:b/>
          <w:lang w:val="en-CA" w:eastAsia="en-US"/>
        </w:rPr>
        <w:t xml:space="preserve"> </w:t>
      </w:r>
      <w:r w:rsidRPr="00AD6D2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2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lastRenderedPageBreak/>
        <w:t>Psychological Science, 28</w:t>
      </w:r>
      <w:r w:rsidRPr="00661504">
        <w:rPr>
          <w:lang w:val="en-CA"/>
        </w:rPr>
        <w:t>(9), 1228-1239</w:t>
      </w:r>
      <w:bookmarkEnd w:id="32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AD6D2E">
        <w:rPr>
          <w:lang w:val="en-CA"/>
        </w:rPr>
        <w:t xml:space="preserve">Varnum, M. E. W. &amp; </w:t>
      </w: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 (2017). </w:t>
      </w:r>
      <w:bookmarkStart w:id="33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3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en-CA"/>
        </w:rPr>
        <w:t>Varnum, M. E. W. &amp;</w:t>
      </w:r>
      <w:r w:rsidRPr="00AD6D2E">
        <w:rPr>
          <w:b/>
          <w:lang w:val="en-CA"/>
        </w:rPr>
        <w:t xml:space="preserve"> Grossmann, I.</w:t>
      </w:r>
      <w:r w:rsidRPr="00AD6D2E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4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4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5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5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lastRenderedPageBreak/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t xml:space="preserve">Grossmann, I. </w:t>
      </w:r>
      <w:r w:rsidRPr="00AD6D2E">
        <w:rPr>
          <w:lang w:val="en-CA"/>
        </w:rPr>
        <w:t>&amp; Varnum, M. E. W. (201</w:t>
      </w:r>
      <w:r w:rsidR="00201ACA" w:rsidRPr="00AD6D2E">
        <w:rPr>
          <w:lang w:val="en-CA"/>
        </w:rPr>
        <w:t>1</w:t>
      </w:r>
      <w:r w:rsidRPr="00AD6D2E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6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7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8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4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9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9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EE7D1A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EE7D1A">
        <w:rPr>
          <w:u w:val="single"/>
          <w:lang w:val="en-CA"/>
        </w:rPr>
        <w:t>Kara-Yakoubian, M.</w:t>
      </w:r>
      <w:r w:rsidRPr="00EE7D1A">
        <w:rPr>
          <w:lang w:val="en-CA"/>
        </w:rPr>
        <w:t xml:space="preserve">, </w:t>
      </w:r>
      <w:r w:rsidRPr="00EE7D1A">
        <w:rPr>
          <w:u w:val="single"/>
          <w:lang w:val="en-CA"/>
        </w:rPr>
        <w:t>Rotella, A.</w:t>
      </w:r>
      <w:r w:rsidRPr="00EE7D1A">
        <w:rPr>
          <w:lang w:val="en-CA"/>
        </w:rPr>
        <w:t xml:space="preserve">, </w:t>
      </w:r>
      <w:r w:rsidRPr="00EE7D1A">
        <w:rPr>
          <w:u w:val="single"/>
          <w:lang w:val="en-CA"/>
        </w:rPr>
        <w:t>Dorfman, A.</w:t>
      </w:r>
      <w:r w:rsidRPr="00EE7D1A">
        <w:rPr>
          <w:lang w:val="en-CA"/>
        </w:rPr>
        <w:t xml:space="preserve">, </w:t>
      </w:r>
      <w:r w:rsidR="00123EFC" w:rsidRPr="00EE7D1A">
        <w:rPr>
          <w:lang w:val="en-CA"/>
        </w:rPr>
        <w:t>&amp;</w:t>
      </w:r>
      <w:r w:rsidRPr="00EE7D1A">
        <w:rPr>
          <w:lang w:val="en-CA"/>
        </w:rPr>
        <w:t xml:space="preserve"> </w:t>
      </w:r>
      <w:r w:rsidRPr="00EE7D1A">
        <w:rPr>
          <w:b/>
          <w:bCs/>
          <w:lang w:val="en-CA"/>
        </w:rPr>
        <w:t>Grossmann, I.</w:t>
      </w:r>
      <w:r w:rsidRPr="00EE7D1A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>, C. González-</w:t>
      </w:r>
      <w:proofErr w:type="spellStart"/>
      <w:r w:rsidRPr="00661504">
        <w:rPr>
          <w:lang w:val="en-CA"/>
        </w:rPr>
        <w:t>Cantón</w:t>
      </w:r>
      <w:proofErr w:type="spellEnd"/>
      <w:r w:rsidRPr="00661504">
        <w:rPr>
          <w:lang w:val="en-CA"/>
        </w:rPr>
        <w:t xml:space="preserve">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0" w:name="_Hlk61029797"/>
      <w:bookmarkEnd w:id="37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0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6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55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8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1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2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3" w:name="_Hlk46853166"/>
      <w:bookmarkEnd w:id="41"/>
      <w:bookmarkEnd w:id="42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6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4" w:name="_Hlk185433122"/>
      <w:bookmarkStart w:id="45" w:name="_Hlk61029744"/>
      <w:bookmarkStart w:id="46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57" w:history="1">
        <w:r w:rsidRPr="00A21721">
          <w:rPr>
            <w:rStyle w:val="Hyperlink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58" w:history="1">
        <w:r w:rsidRPr="00E47789">
          <w:rPr>
            <w:rStyle w:val="Hyperlink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59" w:history="1">
        <w:r w:rsidRPr="00E47789">
          <w:rPr>
            <w:rStyle w:val="Hyperlink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4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0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1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2" w:history="1">
        <w:r w:rsidRPr="00661504">
          <w:rPr>
            <w:rStyle w:val="Hyperlink"/>
            <w:lang w:val="en-CA"/>
          </w:rPr>
          <w:t xml:space="preserve">Everyone was wrong on the </w:t>
        </w:r>
        <w:r w:rsidRPr="00661504">
          <w:rPr>
            <w:rStyle w:val="Hyperlink"/>
            <w:lang w:val="en-CA"/>
          </w:rPr>
          <w:lastRenderedPageBreak/>
          <w:t>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3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4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7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7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5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6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7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118F952" w14:textId="77777777" w:rsidR="009E4939" w:rsidRDefault="009E4939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8" w:name="_Hlk160967959"/>
      <w:bookmarkEnd w:id="46"/>
    </w:p>
    <w:p w14:paraId="60BCA9F4" w14:textId="07FDC426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9" w:name="_Hlk178591733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F80C00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F80C00" w:rsidRPr="00661504" w14:paraId="390B6344" w14:textId="77777777" w:rsidTr="00253C51">
        <w:tc>
          <w:tcPr>
            <w:tcW w:w="1003" w:type="dxa"/>
          </w:tcPr>
          <w:p w14:paraId="3829265C" w14:textId="7DD44E99" w:rsidR="00F80C00" w:rsidRDefault="00F80C0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1DB1620E" w14:textId="3E305B81" w:rsidR="00F80C00" w:rsidRDefault="00F80C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80C00">
              <w:rPr>
                <w:lang w:val="en-CA"/>
              </w:rPr>
              <w:t>Decision Experience and Behavior (DEB) Seminar</w:t>
            </w:r>
            <w:r>
              <w:rPr>
                <w:lang w:val="en-CA"/>
              </w:rPr>
              <w:t>, Technion &amp; University of Haifa, Israel</w:t>
            </w:r>
          </w:p>
        </w:tc>
      </w:tr>
      <w:tr w:rsidR="00EE528E" w:rsidRPr="00661504" w14:paraId="74F1C4BC" w14:textId="77777777" w:rsidTr="00253C51">
        <w:tc>
          <w:tcPr>
            <w:tcW w:w="1003" w:type="dxa"/>
          </w:tcPr>
          <w:p w14:paraId="19EC7DC5" w14:textId="528ED366" w:rsidR="00EE528E" w:rsidRDefault="00EE528E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EE528E" w:rsidRDefault="00EE528E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D93BC8" w:rsidRPr="00661504" w14:paraId="043A627F" w14:textId="77777777" w:rsidTr="00253C51">
        <w:tc>
          <w:tcPr>
            <w:tcW w:w="1003" w:type="dxa"/>
          </w:tcPr>
          <w:p w14:paraId="4729C0FF" w14:textId="2EAF3257" w:rsidR="00D93BC8" w:rsidRPr="00D93BC8" w:rsidRDefault="00D93BC8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D93BC8" w:rsidRPr="00255B73" w:rsidRDefault="00D93BC8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255B73" w:rsidRPr="00661504" w14:paraId="64628CC1" w14:textId="77777777" w:rsidTr="00253C51">
        <w:tc>
          <w:tcPr>
            <w:tcW w:w="1003" w:type="dxa"/>
          </w:tcPr>
          <w:p w14:paraId="31AEE39F" w14:textId="7797DF32" w:rsidR="00255B73" w:rsidRDefault="00255B73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0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255B73" w:rsidRPr="00255B73" w:rsidRDefault="00255B73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255B73">
              <w:rPr>
                <w:lang w:val="en-CA"/>
              </w:rPr>
              <w:t>Iscte</w:t>
            </w:r>
            <w:proofErr w:type="spellEnd"/>
            <w:r w:rsidRPr="00255B73">
              <w:rPr>
                <w:lang w:val="en-CA"/>
              </w:rPr>
              <w:t xml:space="preserve"> – Instituto </w:t>
            </w:r>
            <w:proofErr w:type="spellStart"/>
            <w:r w:rsidRPr="00255B73">
              <w:rPr>
                <w:lang w:val="en-CA"/>
              </w:rPr>
              <w:t>Universitário</w:t>
            </w:r>
            <w:proofErr w:type="spellEnd"/>
            <w:r w:rsidRPr="00255B73">
              <w:rPr>
                <w:lang w:val="en-CA"/>
              </w:rPr>
              <w:t xml:space="preserve"> de Lisboa, </w:t>
            </w:r>
            <w:proofErr w:type="spellStart"/>
            <w:r w:rsidRPr="00255B73">
              <w:rPr>
                <w:lang w:val="en-CA"/>
              </w:rPr>
              <w:t>SocioDigital</w:t>
            </w:r>
            <w:proofErr w:type="spellEnd"/>
            <w:r w:rsidRPr="00255B73">
              <w:rPr>
                <w:lang w:val="en-CA"/>
              </w:rPr>
              <w:t xml:space="preserve"> Lab for Public Policy</w:t>
            </w:r>
          </w:p>
        </w:tc>
      </w:tr>
      <w:tr w:rsidR="00D8294C" w:rsidRPr="00661504" w14:paraId="1E5DEF01" w14:textId="77777777" w:rsidTr="00253C51">
        <w:tc>
          <w:tcPr>
            <w:tcW w:w="1003" w:type="dxa"/>
          </w:tcPr>
          <w:p w14:paraId="24CE8578" w14:textId="15A51676" w:rsidR="00D8294C" w:rsidRDefault="00D8294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D8294C" w:rsidRDefault="00D8294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C665C0" w:rsidRPr="00661504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proofErr w:type="spellStart"/>
            <w:r w:rsidRPr="00C665C0">
              <w:rPr>
                <w:lang w:val="en-CA"/>
              </w:rPr>
              <w:t>EQuity</w:t>
            </w:r>
            <w:proofErr w:type="spellEnd"/>
            <w:r w:rsidRPr="00C665C0">
              <w:rPr>
                <w:lang w:val="en-CA"/>
              </w:rPr>
              <w:t xml:space="preserve"> &amp; </w:t>
            </w:r>
            <w:proofErr w:type="spellStart"/>
            <w:r w:rsidRPr="00C665C0">
              <w:rPr>
                <w:lang w:val="en-CA"/>
              </w:rPr>
              <w:t>EQuality</w:t>
            </w:r>
            <w:proofErr w:type="spellEnd"/>
            <w:r w:rsidRPr="00C665C0">
              <w:rPr>
                <w:lang w:val="en-CA"/>
              </w:rPr>
              <w:t xml:space="preserve">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43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8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</w:t>
            </w:r>
            <w:r w:rsidRPr="00990F7E">
              <w:rPr>
                <w:lang w:val="en-CA"/>
              </w:rPr>
              <w:lastRenderedPageBreak/>
              <w:t>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0"/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8" w:history="1">
              <w:proofErr w:type="spellStart"/>
              <w:r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bookmarkEnd w:id="49"/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>Austria,  Department</w:t>
            </w:r>
            <w:proofErr w:type="gramEnd"/>
            <w:r w:rsidRPr="00661504">
              <w:rPr>
                <w:lang w:val="en-CA"/>
              </w:rPr>
              <w:t xml:space="preserve">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5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6" w:name="_Hlk160968071"/>
      <w:bookmarkStart w:id="57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8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5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58"/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9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9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lastRenderedPageBreak/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0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0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bookmarkEnd w:id="57"/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60D97" w:rsidRPr="00661504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1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r w:rsidRPr="00F60D97">
              <w:t>Ploutos</w:t>
            </w:r>
            <w:r>
              <w:rPr>
                <w:lang w:val="en-CA"/>
              </w:rPr>
              <w:t xml:space="preserve"> </w:t>
            </w:r>
          </w:p>
        </w:tc>
      </w:tr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1"/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9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0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026B375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2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F80C00">
        <w:rPr>
          <w:b/>
          <w:lang w:val="en-CA"/>
        </w:rPr>
        <w:t>4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76C596A3" w14:textId="7FB5ED3B" w:rsidR="00F80C00" w:rsidRDefault="00F80C00" w:rsidP="004735ED">
      <w:pPr>
        <w:spacing w:after="240"/>
        <w:ind w:left="720" w:hanging="706"/>
        <w:rPr>
          <w:bCs/>
          <w:lang w:val="en-CA"/>
        </w:rPr>
      </w:pPr>
      <w:bookmarkStart w:id="63" w:name="_Hlk107651671"/>
      <w:bookmarkStart w:id="64" w:name="_Hlk185431462"/>
      <w:bookmarkStart w:id="65" w:name="_Hlk178592051"/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 xml:space="preserve">Data </w:t>
      </w:r>
      <w:proofErr w:type="gramStart"/>
      <w:r>
        <w:rPr>
          <w:bCs/>
          <w:lang w:val="en-CA"/>
        </w:rPr>
        <w:t>blitz</w:t>
      </w:r>
      <w:proofErr w:type="gramEnd"/>
      <w:r>
        <w:rPr>
          <w:bCs/>
          <w:lang w:val="en-CA"/>
        </w:rPr>
        <w:t xml:space="preserve"> talk</w:t>
      </w:r>
      <w:r w:rsidRPr="00661504">
        <w:rPr>
          <w:bCs/>
          <w:lang w:val="en-CA"/>
        </w:rPr>
        <w:t xml:space="preserve"> at the </w:t>
      </w:r>
      <w:r w:rsidRPr="00F80C00">
        <w:rPr>
          <w:bCs/>
          <w:lang w:val="en-CA"/>
        </w:rPr>
        <w:t xml:space="preserve">Computational Psychology Pre-conference </w:t>
      </w:r>
      <w:r>
        <w:rPr>
          <w:bCs/>
          <w:lang w:val="en-CA"/>
        </w:rPr>
        <w:t xml:space="preserve">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Denver, CO, USA</w:t>
      </w:r>
      <w:r>
        <w:rPr>
          <w:bCs/>
          <w:lang w:val="en-CA"/>
        </w:rPr>
        <w:t>.</w:t>
      </w:r>
    </w:p>
    <w:p w14:paraId="6D32E823" w14:textId="242D3E8E" w:rsidR="00E05829" w:rsidRDefault="00E05829" w:rsidP="004735ED">
      <w:pPr>
        <w:spacing w:after="240"/>
        <w:ind w:left="720" w:hanging="706"/>
        <w:rPr>
          <w:lang w:val="en-CA"/>
        </w:rPr>
      </w:pPr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proofErr w:type="spellStart"/>
      <w:r w:rsidRPr="00E05829">
        <w:rPr>
          <w:bCs/>
          <w:u w:val="single"/>
          <w:lang w:val="en-CA"/>
        </w:rPr>
        <w:t>Dhammage</w:t>
      </w:r>
      <w:proofErr w:type="spellEnd"/>
      <w:r w:rsidRPr="00E05829">
        <w:rPr>
          <w:bCs/>
          <w:u w:val="single"/>
          <w:lang w:val="en-CA"/>
        </w:rPr>
        <w:t>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proofErr w:type="gramStart"/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>rounded</w:t>
      </w:r>
      <w:proofErr w:type="gramEnd"/>
      <w:r w:rsidRPr="004735ED">
        <w:rPr>
          <w:i/>
          <w:lang w:val="en-CA"/>
        </w:rPr>
        <w:t xml:space="preserve">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proofErr w:type="spellStart"/>
      <w:r w:rsidRPr="006D7DDD">
        <w:rPr>
          <w:i/>
          <w:lang w:val="en-CA"/>
        </w:rPr>
        <w:t>PANDexit</w:t>
      </w:r>
      <w:proofErr w:type="spellEnd"/>
      <w:r w:rsidRPr="006D7DDD">
        <w:rPr>
          <w:i/>
          <w:lang w:val="en-CA"/>
        </w:rPr>
        <w:t xml:space="preserve">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lastRenderedPageBreak/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2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7" w:name="_Hlk118152001"/>
      <w:bookmarkEnd w:id="63"/>
      <w:bookmarkEnd w:id="6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4"/>
    <w:bookmarkEnd w:id="6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lastRenderedPageBreak/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lastRenderedPageBreak/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 xml:space="preserve">in the </w:t>
      </w:r>
      <w:r w:rsidR="003D6DCD" w:rsidRPr="00661504">
        <w:rPr>
          <w:lang w:val="en-CA"/>
        </w:rPr>
        <w:lastRenderedPageBreak/>
        <w:t>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5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361"/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</w:t>
      </w:r>
      <w:r w:rsidRPr="00661504">
        <w:rPr>
          <w:lang w:val="en-CA"/>
        </w:rPr>
        <w:lastRenderedPageBreak/>
        <w:t xml:space="preserve">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63976601"/>
      <w:bookmarkEnd w:id="73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5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38080454" w14:textId="1D61BE1B" w:rsidR="00F80C00" w:rsidRDefault="00F80C00" w:rsidP="00C52F11">
      <w:pPr>
        <w:spacing w:after="240"/>
        <w:ind w:left="720" w:hanging="706"/>
        <w:rPr>
          <w:u w:val="single"/>
          <w:lang w:val="en-CA"/>
        </w:rPr>
      </w:pPr>
      <w:bookmarkStart w:id="76" w:name="_Hlk185433815"/>
      <w:r>
        <w:rPr>
          <w:u w:val="single"/>
          <w:lang w:val="en-CA"/>
        </w:rPr>
        <w:t>Diep, P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 w:rsidRPr="00F80C00">
        <w:rPr>
          <w:u w:val="single"/>
          <w:lang w:val="en-CA"/>
        </w:rPr>
        <w:t>Matthews, M</w:t>
      </w:r>
      <w:r>
        <w:rPr>
          <w:lang w:val="en-CA"/>
        </w:rPr>
        <w:t xml:space="preserve">., Clark, C. C., Tetlock, P. E., &amp; </w:t>
      </w:r>
      <w:r w:rsidRPr="00661504">
        <w:rPr>
          <w:b/>
          <w:lang w:val="en-CA"/>
        </w:rPr>
        <w:t xml:space="preserve">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Can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</w:t>
      </w:r>
      <w:r>
        <w:rPr>
          <w:bCs/>
          <w:i/>
          <w:iCs/>
          <w:lang w:val="en-CA"/>
        </w:rPr>
        <w:t>t</w:t>
      </w:r>
      <w:r w:rsidRPr="00F80C00">
        <w:rPr>
          <w:bCs/>
          <w:i/>
          <w:iCs/>
          <w:lang w:val="en-CA"/>
        </w:rPr>
        <w:t xml:space="preserve">rust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 xml:space="preserve">xperts’ </w:t>
      </w:r>
      <w:r>
        <w:rPr>
          <w:bCs/>
          <w:i/>
          <w:iCs/>
          <w:lang w:val="en-CA"/>
        </w:rPr>
        <w:t>d</w:t>
      </w:r>
      <w:r w:rsidRPr="00F80C00">
        <w:rPr>
          <w:bCs/>
          <w:i/>
          <w:iCs/>
          <w:lang w:val="en-CA"/>
        </w:rPr>
        <w:t xml:space="preserve">ata in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here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are </w:t>
      </w:r>
      <w:r>
        <w:rPr>
          <w:bCs/>
          <w:i/>
          <w:iCs/>
          <w:lang w:val="en-CA"/>
        </w:rPr>
        <w:t>h</w:t>
      </w:r>
      <w:r w:rsidRPr="00F80C00">
        <w:rPr>
          <w:bCs/>
          <w:i/>
          <w:iCs/>
          <w:lang w:val="en-CA"/>
        </w:rPr>
        <w:t>eading?</w:t>
      </w:r>
      <w:r>
        <w:rPr>
          <w:bCs/>
          <w:i/>
          <w:iCs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Evaluating </w:t>
      </w:r>
      <w:r>
        <w:rPr>
          <w:bCs/>
          <w:i/>
          <w:iCs/>
          <w:lang w:val="en-CA"/>
        </w:rPr>
        <w:t>i</w:t>
      </w:r>
      <w:r w:rsidRPr="00F80C00">
        <w:rPr>
          <w:bCs/>
          <w:i/>
          <w:iCs/>
          <w:lang w:val="en-CA"/>
        </w:rPr>
        <w:t xml:space="preserve">ndicators in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>xperts</w:t>
      </w:r>
      <w:r>
        <w:rPr>
          <w:bCs/>
          <w:i/>
          <w:iCs/>
          <w:lang w:val="en-CA"/>
        </w:rPr>
        <w:t>’</w:t>
      </w:r>
      <w:r w:rsidR="00C8567D">
        <w:rPr>
          <w:bCs/>
          <w:i/>
          <w:iCs/>
          <w:lang w:val="en-CA"/>
        </w:rPr>
        <w:t xml:space="preserve">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s</w:t>
      </w:r>
      <w:r w:rsidRPr="00F80C00">
        <w:rPr>
          <w:bCs/>
          <w:i/>
          <w:iCs/>
          <w:lang w:val="en-CA"/>
        </w:rPr>
        <w:t xml:space="preserve">ocial </w:t>
      </w:r>
      <w:r>
        <w:rPr>
          <w:bCs/>
          <w:i/>
          <w:iCs/>
          <w:lang w:val="en-CA"/>
        </w:rPr>
        <w:t>c</w:t>
      </w:r>
      <w:r w:rsidRPr="00F80C00">
        <w:rPr>
          <w:bCs/>
          <w:i/>
          <w:iCs/>
          <w:lang w:val="en-CA"/>
        </w:rPr>
        <w:t>hange</w:t>
      </w:r>
      <w:r w:rsidRPr="00661504">
        <w:rPr>
          <w:bCs/>
          <w:lang w:val="en-CA"/>
        </w:rPr>
        <w:t xml:space="preserve">. Poster at the </w:t>
      </w:r>
      <w:r>
        <w:rPr>
          <w:bCs/>
          <w:lang w:val="en-CA"/>
        </w:rPr>
        <w:t xml:space="preserve">Judgment and Decision-Making Preconference of the </w:t>
      </w:r>
      <w:proofErr w:type="gramStart"/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proofErr w:type="gramEnd"/>
      <w:r w:rsidRPr="00661504">
        <w:rPr>
          <w:lang w:val="en-CA"/>
        </w:rPr>
        <w:t xml:space="preserve"> Society for Personality and Social Psychology Conference</w:t>
      </w:r>
      <w:r>
        <w:rPr>
          <w:lang w:val="en-CA"/>
        </w:rPr>
        <w:t>, Denver, CO, USA</w:t>
      </w:r>
      <w:r w:rsidRPr="00661504">
        <w:rPr>
          <w:bCs/>
          <w:lang w:val="en-CA"/>
        </w:rPr>
        <w:t>.</w:t>
      </w:r>
      <w:r w:rsidR="00C8567D">
        <w:rPr>
          <w:bCs/>
          <w:lang w:val="en-CA"/>
        </w:rPr>
        <w:t xml:space="preserve"> </w:t>
      </w:r>
    </w:p>
    <w:p w14:paraId="4B7973A8" w14:textId="645A098E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</w:t>
      </w:r>
      <w:r w:rsidRPr="00661504">
        <w:rPr>
          <w:bCs/>
          <w:lang w:val="en-CA"/>
        </w:rPr>
        <w:lastRenderedPageBreak/>
        <w:t xml:space="preserve">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5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6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lastRenderedPageBreak/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7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7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8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 xml:space="preserve">Niyati </w:t>
            </w:r>
            <w:proofErr w:type="spellStart"/>
            <w:r w:rsidRPr="000524B9">
              <w:rPr>
                <w:iCs/>
                <w:color w:val="000000"/>
                <w:lang w:val="en-CA"/>
              </w:rPr>
              <w:t>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  <w:proofErr w:type="spellEnd"/>
          </w:p>
        </w:tc>
      </w:tr>
      <w:bookmarkEnd w:id="78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9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9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0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5C5961F2" w14:textId="265C4014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1" w:name="_Hlk185434794"/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proofErr w:type="spellStart"/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1"/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2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BAF624C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817299"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2"/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4" w:name="_Hlk185439096"/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661504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1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661504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2" w:history="1">
              <w:proofErr w:type="spellStart"/>
              <w:r w:rsidRPr="00351C7E">
                <w:rPr>
                  <w:rStyle w:val="Hyperlink"/>
                  <w:lang w:val="en-CA" w:eastAsia="en-CA"/>
                </w:rPr>
                <w:t>Futurescape</w:t>
              </w:r>
              <w:proofErr w:type="spellEnd"/>
              <w:r w:rsidRPr="00351C7E">
                <w:rPr>
                  <w:rStyle w:val="Hyperlink"/>
                  <w:lang w:val="en-CA" w:eastAsia="en-CA"/>
                </w:rPr>
                <w:t xml:space="preserve"> Project</w:t>
              </w:r>
            </w:hyperlink>
          </w:p>
        </w:tc>
      </w:tr>
      <w:bookmarkEnd w:id="84"/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3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4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61029988"/>
            <w:bookmarkStart w:id="86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7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7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5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6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bookmarkStart w:id="88" w:name="_Hlk185439153"/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661504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88"/>
      <w:tr w:rsidR="00490E84" w:rsidRPr="00661504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661504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661504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661504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661504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661504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9" w:name="_Hlk178587507"/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89"/>
      <w:bookmarkEnd w:id="9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1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2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2"/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3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3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4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4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1"/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5" w:name="_Hlk185439366"/>
      <w:bookmarkStart w:id="96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5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7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7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6"/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3E1FBAA4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98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F70C27" w:rsidRPr="00661504" w14:paraId="7A703AE1" w14:textId="77777777" w:rsidTr="000C5FFA">
        <w:tc>
          <w:tcPr>
            <w:tcW w:w="1530" w:type="dxa"/>
          </w:tcPr>
          <w:p w14:paraId="0B3376C1" w14:textId="602C401C" w:rsidR="00F70C27" w:rsidRDefault="00F70C27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505F7DF7" w14:textId="230C54BF" w:rsidR="00F70C27" w:rsidRPr="00661504" w:rsidRDefault="00F70C27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Expert reviewer for the Psychological Science Accelerator (PSA)</w:t>
            </w:r>
          </w:p>
        </w:tc>
      </w:tr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98"/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9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99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0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1" w:name="_Hlk58969706"/>
            <w:bookmarkEnd w:id="100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1CA640F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773"/>
            <w:bookmarkEnd w:id="10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3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3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15"/>
            <w:bookmarkEnd w:id="102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5" w:name="_Hlk58969783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91"/>
            <w:bookmarkEnd w:id="10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21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8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08"/>
          </w:p>
        </w:tc>
      </w:tr>
      <w:bookmarkEnd w:id="107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9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09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0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0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1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1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2D512286" w:rsidR="000C5FFA" w:rsidRPr="00661504" w:rsidRDefault="00C8567D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G</w:t>
            </w:r>
            <w:r w:rsidR="000C5FFA" w:rsidRPr="00661504">
              <w:rPr>
                <w:lang w:val="en-CA" w:eastAsia="en-CA"/>
              </w:rPr>
              <w:t xml:space="preserve">rant reviewer for </w:t>
            </w:r>
            <w:bookmarkStart w:id="112" w:name="_Hlk104131952"/>
            <w:r w:rsidR="000C5FFA" w:rsidRPr="00661504">
              <w:rPr>
                <w:lang w:val="en-CA" w:eastAsia="en-CA"/>
              </w:rPr>
              <w:t xml:space="preserve">The </w:t>
            </w:r>
            <w:proofErr w:type="gramStart"/>
            <w:r w:rsidR="000C5FFA" w:rsidRPr="00661504">
              <w:rPr>
                <w:lang w:val="en-CA" w:eastAsia="en-CA"/>
              </w:rPr>
              <w:t>German-Israeli</w:t>
            </w:r>
            <w:proofErr w:type="gramEnd"/>
            <w:r w:rsidR="000C5FFA" w:rsidRPr="00661504">
              <w:rPr>
                <w:lang w:val="en-CA" w:eastAsia="en-CA"/>
              </w:rPr>
              <w:t xml:space="preserve"> Foundation for Scientific Research and Development</w:t>
            </w:r>
            <w:bookmarkEnd w:id="112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3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3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4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5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C8567D" w:rsidRDefault="003B5284" w:rsidP="00020521">
      <w:pPr>
        <w:autoSpaceDE w:val="0"/>
        <w:autoSpaceDN w:val="0"/>
        <w:adjustRightInd w:val="0"/>
        <w:rPr>
          <w:b/>
          <w:iCs/>
          <w:sz w:val="10"/>
          <w:szCs w:val="10"/>
          <w:lang w:val="en-CA" w:eastAsia="en-CA"/>
        </w:rPr>
      </w:pPr>
    </w:p>
    <w:tbl>
      <w:tblPr>
        <w:tblW w:w="10338" w:type="dxa"/>
        <w:tblLook w:val="04A0" w:firstRow="1" w:lastRow="0" w:firstColumn="1" w:lastColumn="0" w:noHBand="0" w:noVBand="1"/>
      </w:tblPr>
      <w:tblGrid>
        <w:gridCol w:w="1744"/>
        <w:gridCol w:w="8594"/>
      </w:tblGrid>
      <w:tr w:rsidR="00387CA1" w:rsidRPr="00661504" w14:paraId="1BEA4723" w14:textId="77777777" w:rsidTr="00C8567D">
        <w:trPr>
          <w:trHeight w:val="16"/>
        </w:trPr>
        <w:tc>
          <w:tcPr>
            <w:tcW w:w="1744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94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C8567D">
        <w:trPr>
          <w:trHeight w:val="16"/>
        </w:trPr>
        <w:tc>
          <w:tcPr>
            <w:tcW w:w="1744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94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5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4"/>
      <w:bookmarkEnd w:id="115"/>
    </w:tbl>
    <w:p w14:paraId="36AF6883" w14:textId="77777777" w:rsidR="00D34764" w:rsidRPr="00661504" w:rsidRDefault="00D34764" w:rsidP="00C8567D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76"/>
      <w:headerReference w:type="default" r:id="rId77"/>
      <w:footerReference w:type="even" r:id="rId78"/>
      <w:footerReference w:type="default" r:id="rId79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97ACF91" w14:textId="77777777" w:rsidR="00044CCC" w:rsidRDefault="00044CCC">
      <w:r>
        <w:separator/>
      </w:r>
    </w:p>
  </w:endnote>
  <w:endnote w:type="continuationSeparator" w:id="0">
    <w:p w14:paraId="570A3790" w14:textId="77777777" w:rsidR="00044CCC" w:rsidRDefault="00044CC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altName w:val="Times New Roman PSMT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425D1E8" w14:textId="77777777" w:rsidR="00044CCC" w:rsidRDefault="00044CCC">
      <w:r>
        <w:separator/>
      </w:r>
    </w:p>
  </w:footnote>
  <w:footnote w:type="continuationSeparator" w:id="0">
    <w:p w14:paraId="1F9827E6" w14:textId="77777777" w:rsidR="00044CCC" w:rsidRDefault="00044CC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2131D2A7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</w:t>
    </w:r>
    <w:r w:rsidR="00EE7D1A">
      <w:rPr>
        <w:b/>
        <w:bCs/>
        <w:sz w:val="22"/>
        <w:szCs w:val="22"/>
        <w:lang w:val="en-US"/>
      </w:rPr>
      <w:t>3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6A7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4CCC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A7D"/>
    <w:rsid w:val="00113BC0"/>
    <w:rsid w:val="00113D7B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2E05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5ED"/>
    <w:rsid w:val="00473BC6"/>
    <w:rsid w:val="00474FE2"/>
    <w:rsid w:val="00475C6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0E84"/>
    <w:rsid w:val="004916BB"/>
    <w:rsid w:val="00494288"/>
    <w:rsid w:val="00495086"/>
    <w:rsid w:val="004952F6"/>
    <w:rsid w:val="00496706"/>
    <w:rsid w:val="00497AC6"/>
    <w:rsid w:val="004A02DE"/>
    <w:rsid w:val="004A08C1"/>
    <w:rsid w:val="004A0AF6"/>
    <w:rsid w:val="004A16B7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887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2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07851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2F30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2FF6"/>
    <w:rsid w:val="00905251"/>
    <w:rsid w:val="0090598E"/>
    <w:rsid w:val="0090615E"/>
    <w:rsid w:val="00907214"/>
    <w:rsid w:val="00910A1C"/>
    <w:rsid w:val="00911F8F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41B"/>
    <w:rsid w:val="009E4939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29C"/>
    <w:rsid w:val="00A7148C"/>
    <w:rsid w:val="00A718CA"/>
    <w:rsid w:val="00A71B8B"/>
    <w:rsid w:val="00A71D4D"/>
    <w:rsid w:val="00A72658"/>
    <w:rsid w:val="00A729E6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47266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6F2"/>
    <w:rsid w:val="00C817C4"/>
    <w:rsid w:val="00C81847"/>
    <w:rsid w:val="00C81E2B"/>
    <w:rsid w:val="00C83262"/>
    <w:rsid w:val="00C8567D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DF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79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1DA8"/>
    <w:rsid w:val="00EA3034"/>
    <w:rsid w:val="00EA3410"/>
    <w:rsid w:val="00EA3AAC"/>
    <w:rsid w:val="00EA3FD9"/>
    <w:rsid w:val="00EA4167"/>
    <w:rsid w:val="00EA57BC"/>
    <w:rsid w:val="00EA63AD"/>
    <w:rsid w:val="00EA6518"/>
    <w:rsid w:val="00EA6F79"/>
    <w:rsid w:val="00EA78D9"/>
    <w:rsid w:val="00EA7ABA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28E"/>
    <w:rsid w:val="00EE562C"/>
    <w:rsid w:val="00EE593E"/>
    <w:rsid w:val="00EE6C93"/>
    <w:rsid w:val="00EE6FF1"/>
    <w:rsid w:val="00EE7D1A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27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25A"/>
    <w:rsid w:val="00F764E5"/>
    <w:rsid w:val="00F80934"/>
    <w:rsid w:val="00F80C00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5AAE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7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tics.2023.10.005" TargetMode="External"/><Relationship Id="rId63" Type="http://schemas.openxmlformats.org/officeDocument/2006/relationships/hyperlink" Target="https://theconversation.com/words-of-wisdom-4-tips-from-experts-on-how-to-endure-until-the-covid-19-pandemic-ends-152162" TargetMode="External"/><Relationship Id="rId68" Type="http://schemas.openxmlformats.org/officeDocument/2006/relationships/hyperlink" Target="https://cancovid.ca/" TargetMode="Externa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sites.google.com/view/openstatslab/home/one-way-anova" TargetMode="External"/><Relationship Id="rId58" Type="http://schemas.openxmlformats.org/officeDocument/2006/relationships/hyperlink" Target="https://theconversation.com/beyond-the-hype-how-ai-could-change-the-game-for-social-science-research-208086" TargetMode="External"/><Relationship Id="rId74" Type="http://schemas.openxmlformats.org/officeDocument/2006/relationships/hyperlink" Target="https://predictions.uwaterloo.ca/" TargetMode="External"/><Relationship Id="rId79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greatergood.berkeley.edu/article/item/how_life_could_get_better_or_worse_after_covid" TargetMode="Externa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038/s41467-024-50294-0" TargetMode="External"/><Relationship Id="rId56" Type="http://schemas.openxmlformats.org/officeDocument/2006/relationships/hyperlink" Target="https://onwisdompodcast.fireside.fm/" TargetMode="External"/><Relationship Id="rId64" Type="http://schemas.openxmlformats.org/officeDocument/2006/relationships/hyperlink" Target="https://worldaftercovid.info/" TargetMode="External"/><Relationship Id="rId69" Type="http://schemas.openxmlformats.org/officeDocument/2006/relationships/hyperlink" Target="https://www.youtube.com/c/TheStoa" TargetMode="External"/><Relationship Id="rId77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doi.org/10.1126/science.adi1778" TargetMode="External"/><Relationship Id="rId72" Type="http://schemas.openxmlformats.org/officeDocument/2006/relationships/hyperlink" Target="https://futurescape.uwaterloo.ca/" TargetMode="External"/><Relationship Id="rId80" Type="http://schemas.openxmlformats.org/officeDocument/2006/relationships/fontTable" Target="fontTable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62/opmi_a_00149" TargetMode="External"/><Relationship Id="rId59" Type="http://schemas.openxmlformats.org/officeDocument/2006/relationships/hyperlink" Target="https://theconversation.com/the-limits-of-expert-judgment-lessons-from-social-science-forecasting-during-the-pandemic-201130" TargetMode="External"/><Relationship Id="rId67" Type="http://schemas.openxmlformats.org/officeDocument/2006/relationships/hyperlink" Target="http://www.forbes.com/sites/datafreaks/2015/04/07/why-we-give-great-advice-to-others-but-cant-take-it-ourselves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21428/e2759450.b492816e" TargetMode="External"/><Relationship Id="rId62" Type="http://schemas.openxmlformats.org/officeDocument/2006/relationships/hyperlink" Target="https://foreignpolicy.com/2021/03/18/pandemic-social-science-predictions-wrong/" TargetMode="External"/><Relationship Id="rId70" Type="http://schemas.openxmlformats.org/officeDocument/2006/relationships/hyperlink" Target="https://www.hanoiphilosophyforum.org/" TargetMode="External"/><Relationship Id="rId75" Type="http://schemas.openxmlformats.org/officeDocument/2006/relationships/hyperlink" Target="https://www.geographyofphilosophy.com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3758/s13428-024-02441-0" TargetMode="External"/><Relationship Id="rId57" Type="http://schemas.openxmlformats.org/officeDocument/2006/relationships/hyperlink" Target="https://psyche.co/ideas/wisdom-is-a-virtue-but-how-do-we-judge-if-someone-has-it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177/13634615241233682" TargetMode="External"/><Relationship Id="rId52" Type="http://schemas.openxmlformats.org/officeDocument/2006/relationships/hyperlink" Target="https://dx.doi.org/10.1037/amp0001151" TargetMode="External"/><Relationship Id="rId60" Type="http://schemas.openxmlformats.org/officeDocument/2006/relationships/hyperlink" Target="https://theconversation.com/its-not-stress-thats-killing-us-its-hate-maybe-mindfulness-can-help-171335" TargetMode="External"/><Relationship Id="rId65" Type="http://schemas.openxmlformats.org/officeDocument/2006/relationships/hyperlink" Target="https://blogs.scientificamerican.com/observations/when-reasonable-trumps-rational/" TargetMode="External"/><Relationship Id="rId73" Type="http://schemas.openxmlformats.org/officeDocument/2006/relationships/hyperlink" Target="https://wisdomsummit.uwaterloo.ca/" TargetMode="External"/><Relationship Id="rId78" Type="http://schemas.openxmlformats.org/officeDocument/2006/relationships/footer" Target="footer1.xml"/><Relationship Id="rId81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80/1047840X.2023.2172277" TargetMode="External"/><Relationship Id="rId55" Type="http://schemas.openxmlformats.org/officeDocument/2006/relationships/hyperlink" Target="http://dx.doi.org/10.4135/9781412956253.n214" TargetMode="External"/><Relationship Id="rId76" Type="http://schemas.openxmlformats.org/officeDocument/2006/relationships/header" Target="header1.xml"/><Relationship Id="rId7" Type="http://schemas.openxmlformats.org/officeDocument/2006/relationships/settings" Target="settings.xml"/><Relationship Id="rId71" Type="http://schemas.openxmlformats.org/officeDocument/2006/relationships/hyperlink" Target="https://wiseminds.uwaterloo.ca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177/09637214241262335" TargetMode="External"/><Relationship Id="rId66" Type="http://schemas.openxmlformats.org/officeDocument/2006/relationships/hyperlink" Target="https://spsp.org/news-center/character-context-blog/can-we-foresee-future-explaining-and-predicting-cultural-chang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28</TotalTime>
  <Pages>40</Pages>
  <Words>17508</Words>
  <Characters>99800</Characters>
  <Application>Microsoft Office Word</Application>
  <DocSecurity>0</DocSecurity>
  <Lines>831</Lines>
  <Paragraphs>2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70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74</cp:revision>
  <cp:lastPrinted>2025-03-10T21:04:00Z</cp:lastPrinted>
  <dcterms:created xsi:type="dcterms:W3CDTF">2024-04-12T17:51:00Z</dcterms:created>
  <dcterms:modified xsi:type="dcterms:W3CDTF">2025-03-15T13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